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AC7457" w14:textId="54B2EEA0" w:rsidR="006A2306" w:rsidRPr="008B4998" w:rsidRDefault="00F032FF" w:rsidP="007625A8">
      <w:pPr>
        <w:jc w:val="right"/>
        <w:rPr>
          <w:b/>
        </w:rPr>
      </w:pPr>
      <w:r>
        <w:rPr>
          <w:b/>
        </w:rPr>
        <w:t xml:space="preserve">AUTHOR </w:t>
      </w:r>
      <w:r w:rsidR="00A81876">
        <w:rPr>
          <w:b/>
        </w:rPr>
        <w:t>NAME</w:t>
      </w:r>
    </w:p>
    <w:p w14:paraId="69C0AF24" w14:textId="496BB543" w:rsidR="00AD0219" w:rsidRPr="007625A8" w:rsidRDefault="00F032FF" w:rsidP="007625A8">
      <w:pPr>
        <w:jc w:val="right"/>
        <w:rPr>
          <w:b/>
        </w:rPr>
      </w:pPr>
      <w:r>
        <w:rPr>
          <w:b/>
        </w:rPr>
        <w:t>Title of the Paper</w:t>
      </w:r>
    </w:p>
    <w:p w14:paraId="200BE7F3" w14:textId="77777777" w:rsidR="00AD0219" w:rsidRPr="00AA13C6" w:rsidRDefault="00AD0219" w:rsidP="007941E5">
      <w:pPr>
        <w:jc w:val="both"/>
        <w:rPr>
          <w:rFonts w:cs="Times New Roman"/>
        </w:rPr>
      </w:pPr>
    </w:p>
    <w:p w14:paraId="16F48B51" w14:textId="73328F4C" w:rsidR="00D04F70" w:rsidRPr="007625A8" w:rsidRDefault="007625A8" w:rsidP="007625A8">
      <w:pPr>
        <w:ind w:left="284"/>
        <w:rPr>
          <w:b/>
          <w:sz w:val="22"/>
          <w:szCs w:val="22"/>
        </w:rPr>
      </w:pPr>
      <w:r w:rsidRPr="007625A8">
        <w:rPr>
          <w:b/>
          <w:sz w:val="22"/>
          <w:szCs w:val="22"/>
        </w:rPr>
        <w:t>ABSTRACT</w:t>
      </w:r>
    </w:p>
    <w:p w14:paraId="145EFDAD" w14:textId="780D95E9" w:rsidR="00D44908" w:rsidRDefault="00D44908" w:rsidP="007625A8">
      <w:pPr>
        <w:ind w:left="284"/>
        <w:rPr>
          <w:sz w:val="22"/>
          <w:szCs w:val="22"/>
        </w:rPr>
      </w:pPr>
      <w:r w:rsidRPr="007625A8">
        <w:rPr>
          <w:sz w:val="22"/>
          <w:szCs w:val="22"/>
        </w:rPr>
        <w:t xml:space="preserve">This article explores </w:t>
      </w:r>
      <w:r w:rsidR="00F032FF">
        <w:rPr>
          <w:sz w:val="22"/>
          <w:szCs w:val="22"/>
        </w:rPr>
        <w:t>…</w:t>
      </w:r>
      <w:r w:rsidR="00A81876">
        <w:rPr>
          <w:sz w:val="22"/>
          <w:szCs w:val="22"/>
        </w:rPr>
        <w:t xml:space="preserve"> [preferably less than 1,700 characters]</w:t>
      </w:r>
    </w:p>
    <w:p w14:paraId="5980FAF1" w14:textId="77777777" w:rsidR="00A52F3D" w:rsidRDefault="00A52F3D" w:rsidP="000A1C1A">
      <w:pPr>
        <w:rPr>
          <w:sz w:val="22"/>
          <w:szCs w:val="22"/>
        </w:rPr>
      </w:pPr>
    </w:p>
    <w:p w14:paraId="4427C259" w14:textId="394DD220" w:rsidR="00A52F3D" w:rsidRPr="007625A8" w:rsidRDefault="00A52F3D" w:rsidP="007625A8">
      <w:pPr>
        <w:ind w:left="284"/>
        <w:rPr>
          <w:sz w:val="22"/>
          <w:szCs w:val="22"/>
        </w:rPr>
      </w:pPr>
      <w:r w:rsidRPr="004C219E">
        <w:rPr>
          <w:b/>
          <w:sz w:val="22"/>
        </w:rPr>
        <w:t>Keywords:</w:t>
      </w:r>
      <w:r w:rsidR="00A45788" w:rsidRPr="004C219E">
        <w:rPr>
          <w:b/>
          <w:sz w:val="22"/>
        </w:rPr>
        <w:t xml:space="preserve"> </w:t>
      </w:r>
      <w:r w:rsidR="00F032FF">
        <w:rPr>
          <w:sz w:val="22"/>
          <w:szCs w:val="22"/>
        </w:rPr>
        <w:t>keyword, keyword, keyword</w:t>
      </w:r>
    </w:p>
    <w:p w14:paraId="17040E1B" w14:textId="77777777" w:rsidR="00D04F70" w:rsidRPr="00AA13C6" w:rsidRDefault="00D04F70" w:rsidP="009B5727">
      <w:pPr>
        <w:jc w:val="both"/>
        <w:rPr>
          <w:rFonts w:cs="Times New Roman"/>
        </w:rPr>
      </w:pPr>
    </w:p>
    <w:p w14:paraId="4435797B" w14:textId="67DAF9A4" w:rsidR="002B5FD2" w:rsidRDefault="00A81876" w:rsidP="00E709F5">
      <w:r>
        <w:t>Body text body text body text</w:t>
      </w:r>
      <w:r w:rsidR="006C4F09">
        <w:t>.</w:t>
      </w:r>
      <w:r w:rsidR="002B5FD2" w:rsidRPr="006C4F09">
        <w:rPr>
          <w:rStyle w:val="EndnoteReference"/>
        </w:rPr>
        <w:endnoteReference w:id="1"/>
      </w:r>
    </w:p>
    <w:p w14:paraId="6E8D4CE6" w14:textId="50A112D8" w:rsidR="002B5FD2" w:rsidRDefault="00A81876" w:rsidP="00A81876">
      <w:r>
        <w:t>Body text body text body text</w:t>
      </w:r>
      <w:r w:rsidR="002B5FD2">
        <w:t>.</w:t>
      </w:r>
      <w:r w:rsidR="002B5FD2" w:rsidRPr="00787C80">
        <w:rPr>
          <w:rStyle w:val="EndnoteReference"/>
        </w:rPr>
        <w:endnoteReference w:id="2"/>
      </w:r>
      <w:r w:rsidR="002B5FD2">
        <w:t xml:space="preserve"> </w:t>
      </w:r>
      <w:r>
        <w:t>Body text body text body text</w:t>
      </w:r>
      <w:r w:rsidRPr="00A81876">
        <w:t xml:space="preserve"> </w:t>
      </w:r>
      <w:r>
        <w:t>body text body text body text body text body text</w:t>
      </w:r>
      <w:r w:rsidRPr="00A81876">
        <w:t xml:space="preserve"> </w:t>
      </w:r>
      <w:r>
        <w:t>body text body text</w:t>
      </w:r>
      <w:r w:rsidRPr="00A81876">
        <w:t xml:space="preserve"> </w:t>
      </w:r>
      <w:r>
        <w:t>body text body text</w:t>
      </w:r>
      <w:r w:rsidRPr="00A81876">
        <w:t xml:space="preserve"> </w:t>
      </w:r>
      <w:r>
        <w:t>body text body text</w:t>
      </w:r>
      <w:r w:rsidRPr="00A81876">
        <w:t xml:space="preserve"> </w:t>
      </w:r>
      <w:r>
        <w:t>body text body text.</w:t>
      </w:r>
    </w:p>
    <w:p w14:paraId="306EB472" w14:textId="20B4FEA3" w:rsidR="002B5FD2" w:rsidRPr="00E403D1" w:rsidRDefault="00A81876" w:rsidP="00193576">
      <w:r>
        <w:t>Body text body text body text</w:t>
      </w:r>
      <w:r w:rsidR="002B5FD2">
        <w:t>,</w:t>
      </w:r>
      <w:r w:rsidR="002B5FD2" w:rsidRPr="00787C80">
        <w:rPr>
          <w:rStyle w:val="EndnoteReference"/>
        </w:rPr>
        <w:endnoteReference w:id="3"/>
      </w:r>
      <w:r w:rsidR="002B5FD2" w:rsidRPr="00AA13C6">
        <w:t xml:space="preserve"> </w:t>
      </w:r>
      <w:r>
        <w:t>body text body text.</w:t>
      </w:r>
      <w:r w:rsidRPr="00A81876">
        <w:t xml:space="preserve"> </w:t>
      </w:r>
      <w:r>
        <w:t>Body text body text</w:t>
      </w:r>
      <w:r w:rsidR="002B5FD2" w:rsidRPr="009B5727">
        <w:t>:</w:t>
      </w:r>
    </w:p>
    <w:p w14:paraId="3E8D971A" w14:textId="143A5728" w:rsidR="002B5FD2" w:rsidRDefault="00A81876" w:rsidP="00E403D1">
      <w:pPr>
        <w:pStyle w:val="Quote"/>
      </w:pPr>
      <w:r>
        <w:t>Quote text quote text quote text</w:t>
      </w:r>
      <w:r w:rsidRPr="00A81876">
        <w:t xml:space="preserve"> </w:t>
      </w:r>
      <w:r>
        <w:t>quote text quote text</w:t>
      </w:r>
      <w:r w:rsidRPr="00A81876">
        <w:t xml:space="preserve"> </w:t>
      </w:r>
      <w:r>
        <w:t>quote text quote text</w:t>
      </w:r>
      <w:r w:rsidRPr="00A81876">
        <w:t xml:space="preserve"> </w:t>
      </w:r>
      <w:r>
        <w:t>quote text quote text</w:t>
      </w:r>
      <w:r w:rsidRPr="00A81876">
        <w:t xml:space="preserve"> </w:t>
      </w:r>
      <w:r>
        <w:t>quote text quote text</w:t>
      </w:r>
      <w:r w:rsidRPr="00A81876">
        <w:t xml:space="preserve"> </w:t>
      </w:r>
      <w:r>
        <w:t>quote text quote text</w:t>
      </w:r>
      <w:r w:rsidRPr="00A81876">
        <w:t xml:space="preserve"> </w:t>
      </w:r>
      <w:r>
        <w:t>quote text quote text</w:t>
      </w:r>
      <w:r w:rsidRPr="00A81876">
        <w:t xml:space="preserve"> </w:t>
      </w:r>
      <w:r>
        <w:t>quote text quote text</w:t>
      </w:r>
      <w:r w:rsidRPr="00A81876">
        <w:t xml:space="preserve"> </w:t>
      </w:r>
      <w:r>
        <w:t>quote text quote text</w:t>
      </w:r>
      <w:r w:rsidRPr="00A81876">
        <w:t xml:space="preserve"> </w:t>
      </w:r>
      <w:r>
        <w:t>quote text quote text</w:t>
      </w:r>
      <w:r w:rsidRPr="00A81876">
        <w:t xml:space="preserve"> </w:t>
      </w:r>
      <w:r>
        <w:t>quote text quote text</w:t>
      </w:r>
      <w:r w:rsidR="002B5FD2" w:rsidRPr="00482073">
        <w:t>.</w:t>
      </w:r>
      <w:r w:rsidR="002B5FD2">
        <w:t xml:space="preserve"> </w:t>
      </w:r>
      <w:r w:rsidR="000A1C1A" w:rsidRPr="000A1C1A">
        <w:t>(</w:t>
      </w:r>
      <w:r w:rsidR="007A3E3E">
        <w:t>S</w:t>
      </w:r>
      <w:r w:rsidRPr="00E403D1">
        <w:t>ource</w:t>
      </w:r>
      <w:r w:rsidR="000A1C1A" w:rsidRPr="000A1C1A">
        <w:t>)</w:t>
      </w:r>
    </w:p>
    <w:p w14:paraId="76E0481C" w14:textId="56291271" w:rsidR="002B5FD2" w:rsidRPr="00E403D1" w:rsidRDefault="00A81876" w:rsidP="00E403D1">
      <w:pPr>
        <w:rPr>
          <w:lang w:val="en-US"/>
        </w:rPr>
      </w:pPr>
      <w:r>
        <w:t>Body text body text body text</w:t>
      </w:r>
      <w:r>
        <w:rPr>
          <w:lang w:val="en-US"/>
        </w:rPr>
        <w:t xml:space="preserve"> </w:t>
      </w:r>
      <w:r>
        <w:t>body text body text body text.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body text</w:t>
      </w:r>
      <w:r>
        <w:t xml:space="preserve"> body text body text</w:t>
      </w:r>
      <w:r w:rsidR="002B5FD2">
        <w:rPr>
          <w:lang w:val="en-US"/>
        </w:rPr>
        <w:t>.</w:t>
      </w:r>
    </w:p>
    <w:p w14:paraId="153B5CDA" w14:textId="45F92A97" w:rsidR="002B5FD2" w:rsidRPr="00AA13C6" w:rsidRDefault="00A81876" w:rsidP="00E403D1">
      <w:pPr>
        <w:pStyle w:val="Heading1"/>
      </w:pPr>
      <w:r>
        <w:t>Section heading</w:t>
      </w:r>
    </w:p>
    <w:p w14:paraId="208B4A7E" w14:textId="77777777" w:rsidR="00A81876" w:rsidRDefault="00A81876" w:rsidP="00550A6F">
      <w:pPr>
        <w:rPr>
          <w:lang w:val="en-US"/>
        </w:rPr>
      </w:pPr>
      <w:r>
        <w:t>Body text body text body text</w:t>
      </w:r>
      <w:r>
        <w:rPr>
          <w:lang w:val="en-US"/>
        </w:rPr>
        <w:t xml:space="preserve"> </w:t>
      </w:r>
      <w:r>
        <w:t>body text body text body text.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body text</w:t>
      </w:r>
      <w:r>
        <w:t xml:space="preserve"> body text body text</w:t>
      </w:r>
      <w:r>
        <w:rPr>
          <w:lang w:val="en-US"/>
        </w:rPr>
        <w:t>.</w:t>
      </w:r>
    </w:p>
    <w:p w14:paraId="1175ACEA" w14:textId="761F9887" w:rsidR="00A81876" w:rsidRDefault="00A81876" w:rsidP="00A81876">
      <w:pPr>
        <w:rPr>
          <w:lang w:val="en-US"/>
        </w:rPr>
      </w:pPr>
      <w:r>
        <w:t>Body text body text body text</w:t>
      </w:r>
      <w:r>
        <w:rPr>
          <w:lang w:val="en-US"/>
        </w:rPr>
        <w:t xml:space="preserve"> </w:t>
      </w:r>
      <w:r>
        <w:t>body text body text body text.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body text</w:t>
      </w:r>
      <w:r>
        <w:t xml:space="preserve"> body text body text</w:t>
      </w:r>
      <w:r>
        <w:rPr>
          <w:lang w:val="en-US"/>
        </w:rPr>
        <w:t>.</w:t>
      </w:r>
    </w:p>
    <w:p w14:paraId="62D77892" w14:textId="77777777" w:rsidR="00A81876" w:rsidRPr="00AA13C6" w:rsidRDefault="00A81876" w:rsidP="00E403D1">
      <w:pPr>
        <w:pStyle w:val="Heading1"/>
      </w:pPr>
      <w:r>
        <w:t>Section heading</w:t>
      </w:r>
    </w:p>
    <w:p w14:paraId="7F39544C" w14:textId="77777777" w:rsidR="00A81876" w:rsidRDefault="00A81876" w:rsidP="00A81876">
      <w:pPr>
        <w:rPr>
          <w:lang w:val="en-US"/>
        </w:rPr>
      </w:pPr>
      <w:r>
        <w:t>Body text body text body text</w:t>
      </w:r>
      <w:r>
        <w:rPr>
          <w:lang w:val="en-US"/>
        </w:rPr>
        <w:t xml:space="preserve"> </w:t>
      </w:r>
      <w:r>
        <w:t>body text body text body text.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body text</w:t>
      </w:r>
      <w:r>
        <w:t xml:space="preserve"> body text body text</w:t>
      </w:r>
      <w:r>
        <w:rPr>
          <w:lang w:val="en-US"/>
        </w:rPr>
        <w:t>.</w:t>
      </w:r>
    </w:p>
    <w:p w14:paraId="3FF10972" w14:textId="7A0D5E20" w:rsidR="002B5FD2" w:rsidRDefault="00A81876" w:rsidP="00A81876">
      <w:pPr>
        <w:rPr>
          <w:lang w:val="en-US"/>
        </w:rPr>
      </w:pPr>
      <w:r>
        <w:lastRenderedPageBreak/>
        <w:t>Body text body text body text</w:t>
      </w:r>
      <w:r>
        <w:rPr>
          <w:lang w:val="en-US"/>
        </w:rPr>
        <w:t xml:space="preserve"> </w:t>
      </w:r>
      <w:r>
        <w:t>body text body text body text.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body text</w:t>
      </w:r>
      <w:r>
        <w:t xml:space="preserve"> body text body text</w:t>
      </w:r>
      <w:r>
        <w:rPr>
          <w:lang w:val="en-US"/>
        </w:rPr>
        <w:t>.</w:t>
      </w:r>
      <w:r w:rsidRPr="00A81876">
        <w:t xml:space="preserve"> </w:t>
      </w:r>
      <w:r>
        <w:t>Body text body text body text</w:t>
      </w:r>
      <w:r>
        <w:rPr>
          <w:lang w:val="en-US"/>
        </w:rPr>
        <w:t xml:space="preserve"> </w:t>
      </w:r>
      <w:r>
        <w:t>body text body text body text</w:t>
      </w:r>
    </w:p>
    <w:p w14:paraId="63FB0E15" w14:textId="25FC2BCD" w:rsidR="00212CAF" w:rsidRPr="00AA13C6" w:rsidRDefault="00A81876" w:rsidP="00F71239">
      <w:r>
        <w:t>Body text body text body text</w:t>
      </w:r>
      <w:r>
        <w:rPr>
          <w:lang w:val="en-US"/>
        </w:rPr>
        <w:t xml:space="preserve"> </w:t>
      </w:r>
      <w:r>
        <w:t>body text body text body text.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body text</w:t>
      </w:r>
      <w:r>
        <w:t xml:space="preserve"> body text body text</w:t>
      </w:r>
      <w:r>
        <w:rPr>
          <w:lang w:val="en-US"/>
        </w:rPr>
        <w:t>.</w:t>
      </w:r>
    </w:p>
    <w:p w14:paraId="1D986561" w14:textId="2EEC88A0" w:rsidR="00FB1837" w:rsidRPr="00F71239" w:rsidRDefault="00DE2A5C" w:rsidP="00E403D1">
      <w:pPr>
        <w:pStyle w:val="Heading1"/>
      </w:pPr>
      <w:r w:rsidRPr="00F71239">
        <w:t>Conclusion</w:t>
      </w:r>
    </w:p>
    <w:p w14:paraId="5E595EC2" w14:textId="0ED8311F" w:rsidR="00191EDB" w:rsidRPr="00AA13C6" w:rsidRDefault="00A81876" w:rsidP="00A81876">
      <w:r>
        <w:t>Body text body text body text</w:t>
      </w:r>
      <w:r>
        <w:rPr>
          <w:lang w:val="en-US"/>
        </w:rPr>
        <w:t xml:space="preserve"> </w:t>
      </w:r>
      <w:r>
        <w:t>body text body text body text.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</w:t>
      </w:r>
      <w:r>
        <w:t>body text body text body text</w:t>
      </w:r>
      <w:r>
        <w:rPr>
          <w:lang w:val="en-US"/>
        </w:rPr>
        <w:t xml:space="preserve"> body text</w:t>
      </w:r>
      <w:r>
        <w:t xml:space="preserve"> body text body text</w:t>
      </w:r>
      <w:r>
        <w:rPr>
          <w:lang w:val="en-US"/>
        </w:rPr>
        <w:t>.</w:t>
      </w:r>
    </w:p>
    <w:p w14:paraId="4A9632DC" w14:textId="77777777" w:rsidR="00254ECF" w:rsidRDefault="00254ECF" w:rsidP="00E67774">
      <w:pPr>
        <w:rPr>
          <w:b/>
        </w:rPr>
      </w:pPr>
    </w:p>
    <w:p w14:paraId="169EBC0F" w14:textId="468A4D1D" w:rsidR="004C219E" w:rsidRPr="004C219E" w:rsidRDefault="00A81876" w:rsidP="004C219E">
      <w:pPr>
        <w:rPr>
          <w:b/>
        </w:rPr>
      </w:pPr>
      <w:r>
        <w:rPr>
          <w:b/>
        </w:rPr>
        <w:t>AUTHOR NAME</w:t>
      </w:r>
      <w:r w:rsidR="004C219E">
        <w:rPr>
          <w:b/>
        </w:rPr>
        <w:t xml:space="preserve"> </w:t>
      </w:r>
      <w:r>
        <w:rPr>
          <w:rFonts w:cs="Times New Roman"/>
        </w:rPr>
        <w:t>is [brief bio, approximately five lines]</w:t>
      </w:r>
      <w:r w:rsidR="00725F98">
        <w:rPr>
          <w:rFonts w:cs="Times New Roman"/>
        </w:rPr>
        <w:t>.</w:t>
      </w:r>
    </w:p>
    <w:p w14:paraId="3C8161EA" w14:textId="77777777" w:rsidR="00254ECF" w:rsidRPr="008B4998" w:rsidRDefault="00254ECF" w:rsidP="00E67774">
      <w:pPr>
        <w:rPr>
          <w:b/>
        </w:rPr>
      </w:pPr>
    </w:p>
    <w:p w14:paraId="373C8ECB" w14:textId="3D9EA4B1" w:rsidR="00E7427B" w:rsidRPr="00DD6E02" w:rsidRDefault="00E67774" w:rsidP="00E67774">
      <w:pPr>
        <w:rPr>
          <w:b/>
          <w:lang w:val="en-US"/>
        </w:rPr>
      </w:pPr>
      <w:r w:rsidRPr="00DD6E02">
        <w:rPr>
          <w:b/>
          <w:lang w:val="en-US"/>
        </w:rPr>
        <w:t>REFERENCES</w:t>
      </w:r>
      <w:r w:rsidR="009625F4" w:rsidRPr="00DD6E02">
        <w:rPr>
          <w:b/>
          <w:lang w:val="en-US"/>
        </w:rPr>
        <w:t xml:space="preserve"> </w:t>
      </w:r>
    </w:p>
    <w:p w14:paraId="0C093740" w14:textId="1F2B5A7D" w:rsidR="00F032FF" w:rsidRDefault="00F032FF" w:rsidP="00F032FF">
      <w:pPr>
        <w:ind w:left="284" w:hanging="426"/>
        <w:rPr>
          <w:lang w:val="en-US"/>
        </w:rPr>
      </w:pPr>
      <w:r w:rsidRPr="00F032FF">
        <w:rPr>
          <w:lang w:val="en-US"/>
        </w:rPr>
        <w:t xml:space="preserve">Author. Year. </w:t>
      </w:r>
      <w:proofErr w:type="gramStart"/>
      <w:r w:rsidRPr="00F032FF">
        <w:rPr>
          <w:lang w:val="en-US"/>
        </w:rPr>
        <w:t>”Title</w:t>
      </w:r>
      <w:proofErr w:type="gramEnd"/>
      <w:r w:rsidRPr="00F032FF">
        <w:rPr>
          <w:lang w:val="en-US"/>
        </w:rPr>
        <w:t xml:space="preserve">” </w:t>
      </w:r>
      <w:r w:rsidRPr="00F032FF">
        <w:rPr>
          <w:i/>
          <w:iCs/>
          <w:lang w:val="en-US"/>
        </w:rPr>
        <w:t>Journal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issue:pages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doi:number</w:t>
      </w:r>
      <w:proofErr w:type="spellEnd"/>
    </w:p>
    <w:p w14:paraId="5D3B29A7" w14:textId="14025AC4" w:rsidR="00F032FF" w:rsidRPr="00F032FF" w:rsidRDefault="00F032FF" w:rsidP="00F032FF">
      <w:pPr>
        <w:ind w:left="284" w:hanging="426"/>
        <w:rPr>
          <w:lang w:val="en-US"/>
        </w:rPr>
      </w:pPr>
      <w:r>
        <w:rPr>
          <w:lang w:val="en-US"/>
        </w:rPr>
        <w:t xml:space="preserve">[see </w:t>
      </w:r>
      <w:hyperlink r:id="rId8" w:history="1">
        <w:r w:rsidRPr="00A81876">
          <w:rPr>
            <w:rStyle w:val="Hyperlink"/>
            <w:lang w:val="en-US"/>
          </w:rPr>
          <w:t>Chicago Manual of Style</w:t>
        </w:r>
        <w:r w:rsidR="00A81876" w:rsidRPr="00A81876">
          <w:rPr>
            <w:rStyle w:val="Hyperlink"/>
            <w:lang w:val="en-US"/>
          </w:rPr>
          <w:t>, Author</w:t>
        </w:r>
        <w:r w:rsidR="007A3E3E">
          <w:rPr>
            <w:rStyle w:val="Hyperlink"/>
            <w:lang w:val="en-US"/>
          </w:rPr>
          <w:t>–</w:t>
        </w:r>
        <w:r w:rsidR="00A81876" w:rsidRPr="00A81876">
          <w:rPr>
            <w:rStyle w:val="Hyperlink"/>
            <w:lang w:val="en-US"/>
          </w:rPr>
          <w:t>Date format</w:t>
        </w:r>
      </w:hyperlink>
      <w:r>
        <w:rPr>
          <w:lang w:val="en-US"/>
        </w:rPr>
        <w:t>]</w:t>
      </w:r>
    </w:p>
    <w:p w14:paraId="7A71102B" w14:textId="67A8F1B1" w:rsidR="00D06AD6" w:rsidRPr="00F032FF" w:rsidRDefault="00D06AD6" w:rsidP="00BB08E1">
      <w:pPr>
        <w:ind w:left="284" w:hanging="284"/>
        <w:rPr>
          <w:lang w:val="en-US"/>
        </w:rPr>
      </w:pPr>
    </w:p>
    <w:p w14:paraId="284EF836" w14:textId="0C43FCD1" w:rsidR="009625F4" w:rsidRPr="00F032FF" w:rsidRDefault="00591F24" w:rsidP="005841C3">
      <w:pPr>
        <w:rPr>
          <w:lang w:val="en-US"/>
        </w:rPr>
      </w:pPr>
      <w:r w:rsidRPr="00254ECF">
        <w:rPr>
          <w:b/>
          <w:lang w:val="da-DK"/>
        </w:rPr>
        <w:fldChar w:fldCharType="begin"/>
      </w:r>
      <w:r w:rsidR="001D5A3B" w:rsidRPr="00F032FF">
        <w:rPr>
          <w:b/>
          <w:lang w:val="en-US"/>
        </w:rPr>
        <w:instrText xml:space="preserve"> ADDIN ZOTERO_BIBL {"uncited":[],"omitted":[],"custom":[]} CSL_BIBLIOGRAPHY </w:instrText>
      </w:r>
      <w:r w:rsidRPr="00254ECF">
        <w:rPr>
          <w:b/>
          <w:lang w:val="da-DK"/>
        </w:rPr>
        <w:fldChar w:fldCharType="separate"/>
      </w:r>
    </w:p>
    <w:p w14:paraId="7894F466" w14:textId="729CBE34" w:rsidR="009625F4" w:rsidRPr="00254ECF" w:rsidRDefault="00F032FF" w:rsidP="009625F4">
      <w:pPr>
        <w:rPr>
          <w:b/>
          <w:lang w:val="da-DK"/>
        </w:rPr>
      </w:pPr>
      <w:r>
        <w:rPr>
          <w:b/>
          <w:lang w:val="da-DK"/>
        </w:rPr>
        <w:t>SAMMANFATTNING</w:t>
      </w:r>
    </w:p>
    <w:p w14:paraId="7F51580A" w14:textId="7771A9EE" w:rsidR="004C219E" w:rsidRPr="00F23431" w:rsidRDefault="00591F24" w:rsidP="004C219E">
      <w:pPr>
        <w:rPr>
          <w:sz w:val="22"/>
          <w:szCs w:val="22"/>
          <w:lang w:val="da-DK"/>
        </w:rPr>
      </w:pPr>
      <w:r w:rsidRPr="00254ECF">
        <w:rPr>
          <w:lang w:val="da-DK"/>
        </w:rPr>
        <w:fldChar w:fldCharType="end"/>
      </w:r>
      <w:r w:rsidR="00F032FF">
        <w:rPr>
          <w:sz w:val="22"/>
          <w:szCs w:val="22"/>
          <w:lang w:val="da-DK"/>
        </w:rPr>
        <w:t>Optinoal summary in a Scandinavian language</w:t>
      </w:r>
    </w:p>
    <w:p w14:paraId="44F3FDFB" w14:textId="5F635AA0" w:rsidR="0025291C" w:rsidRDefault="0025291C" w:rsidP="001F5841">
      <w:pPr>
        <w:ind w:left="284" w:hanging="284"/>
        <w:rPr>
          <w:lang w:val="da-DK"/>
        </w:rPr>
      </w:pPr>
    </w:p>
    <w:p w14:paraId="79192DBD" w14:textId="55FC9469" w:rsidR="002B5FD2" w:rsidRPr="002B5FD2" w:rsidRDefault="002B5FD2" w:rsidP="001F5841">
      <w:pPr>
        <w:ind w:left="284" w:hanging="284"/>
        <w:rPr>
          <w:b/>
        </w:rPr>
      </w:pPr>
      <w:r w:rsidRPr="002B5FD2">
        <w:rPr>
          <w:b/>
          <w:lang w:val="da-DK"/>
        </w:rPr>
        <w:t>NOTES</w:t>
      </w:r>
    </w:p>
    <w:sectPr w:rsidR="002B5FD2" w:rsidRPr="002B5FD2" w:rsidSect="001559DF">
      <w:footerReference w:type="even" r:id="rId9"/>
      <w:footerReference w:type="default" r:id="rId10"/>
      <w:endnotePr>
        <w:numFmt w:val="decimal"/>
      </w:endnotePr>
      <w:pgSz w:w="11900" w:h="16840"/>
      <w:pgMar w:top="1701" w:right="1418" w:bottom="1701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D035ED" w14:textId="77777777" w:rsidR="00DE1939" w:rsidRDefault="00DE1939" w:rsidP="00AD0219">
      <w:r>
        <w:separator/>
      </w:r>
    </w:p>
  </w:endnote>
  <w:endnote w:type="continuationSeparator" w:id="0">
    <w:p w14:paraId="29402781" w14:textId="77777777" w:rsidR="00DE1939" w:rsidRDefault="00DE1939" w:rsidP="00AD0219">
      <w:r>
        <w:continuationSeparator/>
      </w:r>
    </w:p>
  </w:endnote>
  <w:endnote w:id="1">
    <w:p w14:paraId="7FBEA4E2" w14:textId="11E912C6" w:rsidR="00EB0CD0" w:rsidRPr="00497482" w:rsidRDefault="00EB0CD0" w:rsidP="002B5FD2">
      <w:r w:rsidRPr="00787C80">
        <w:rPr>
          <w:rStyle w:val="EndnoteReference"/>
        </w:rPr>
        <w:endnoteRef/>
      </w:r>
      <w:r w:rsidRPr="00497482">
        <w:t xml:space="preserve"> </w:t>
      </w:r>
      <w:r w:rsidR="00F032FF">
        <w:t xml:space="preserve">note </w:t>
      </w:r>
      <w:proofErr w:type="gramStart"/>
      <w:r w:rsidR="00F032FF">
        <w:t>one</w:t>
      </w:r>
      <w:proofErr w:type="gramEnd"/>
    </w:p>
  </w:endnote>
  <w:endnote w:id="2">
    <w:p w14:paraId="00A03F87" w14:textId="3A5104C8" w:rsidR="00EB0CD0" w:rsidRPr="00511B87" w:rsidRDefault="00EB0CD0" w:rsidP="00293B1D">
      <w:r w:rsidRPr="00787C80">
        <w:rPr>
          <w:rStyle w:val="EndnoteReference"/>
        </w:rPr>
        <w:endnoteRef/>
      </w:r>
      <w:r w:rsidRPr="00511B87">
        <w:t xml:space="preserve"> </w:t>
      </w:r>
      <w:r w:rsidR="00F032FF">
        <w:t xml:space="preserve">note </w:t>
      </w:r>
      <w:proofErr w:type="gramStart"/>
      <w:r w:rsidR="00F032FF">
        <w:t>two</w:t>
      </w:r>
      <w:proofErr w:type="gramEnd"/>
    </w:p>
  </w:endnote>
  <w:endnote w:id="3">
    <w:p w14:paraId="6007FA53" w14:textId="0D44F680" w:rsidR="00EB0CD0" w:rsidRPr="00DB7877" w:rsidRDefault="00EB0CD0" w:rsidP="00293B1D">
      <w:pPr>
        <w:rPr>
          <w:rFonts w:ascii="Baskerville" w:hAnsi="Baskerville"/>
        </w:rPr>
      </w:pPr>
      <w:r w:rsidRPr="00787C80">
        <w:rPr>
          <w:rStyle w:val="EndnoteReference"/>
        </w:rPr>
        <w:endnoteRef/>
      </w:r>
      <w:r w:rsidRPr="00293B1D">
        <w:t xml:space="preserve"> </w:t>
      </w:r>
      <w:r w:rsidR="00F032FF">
        <w:t xml:space="preserve">note </w:t>
      </w:r>
      <w:proofErr w:type="gramStart"/>
      <w:r w:rsidR="00F032FF">
        <w:t>three</w:t>
      </w:r>
      <w:proofErr w:type="gramEnd"/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Baskerville">
    <w:altName w:val="Baskerville Old Face"/>
    <w:charset w:val="00"/>
    <w:family w:val="auto"/>
    <w:pitch w:val="variable"/>
    <w:sig w:usb0="80000067" w:usb1="02000000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82DB85" w14:textId="77777777" w:rsidR="00EB0CD0" w:rsidRDefault="00EB0CD0" w:rsidP="0098467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18DC31C" w14:textId="77777777" w:rsidR="00EB0CD0" w:rsidRDefault="00EB0CD0" w:rsidP="0098467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BFAE61" w14:textId="77777777" w:rsidR="00EB0CD0" w:rsidRDefault="00EB0CD0" w:rsidP="0098467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22CF0">
      <w:rPr>
        <w:rStyle w:val="PageNumber"/>
        <w:noProof/>
      </w:rPr>
      <w:t>27</w:t>
    </w:r>
    <w:r>
      <w:rPr>
        <w:rStyle w:val="PageNumber"/>
      </w:rPr>
      <w:fldChar w:fldCharType="end"/>
    </w:r>
  </w:p>
  <w:p w14:paraId="2EEDA42A" w14:textId="77777777" w:rsidR="00EB0CD0" w:rsidRDefault="00EB0CD0" w:rsidP="0098467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8E787B" w14:textId="77777777" w:rsidR="00DE1939" w:rsidRDefault="00DE1939" w:rsidP="00AD0219">
      <w:r>
        <w:separator/>
      </w:r>
    </w:p>
  </w:footnote>
  <w:footnote w:type="continuationSeparator" w:id="0">
    <w:p w14:paraId="100F8171" w14:textId="77777777" w:rsidR="00DE1939" w:rsidRDefault="00DE1939" w:rsidP="00AD021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D383155"/>
    <w:multiLevelType w:val="hybridMultilevel"/>
    <w:tmpl w:val="A7B0BB10"/>
    <w:lvl w:ilvl="0" w:tplc="F5FA3138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sv-SE" w:vendorID="64" w:dllVersion="0" w:nlCheck="1" w:checkStyle="0"/>
  <w:activeWritingStyle w:appName="MSWord" w:lang="en-GB" w:vendorID="2" w:dllVersion="6" w:checkStyle="1"/>
  <w:activeWritingStyle w:appName="MSWord" w:lang="sv-SE" w:vendorID="22" w:dllVersion="513" w:checkStyle="1"/>
  <w:proofState w:spelling="clean" w:grammar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0219"/>
    <w:rsid w:val="0000186C"/>
    <w:rsid w:val="00005693"/>
    <w:rsid w:val="00007E59"/>
    <w:rsid w:val="00011696"/>
    <w:rsid w:val="00012F3A"/>
    <w:rsid w:val="000133E0"/>
    <w:rsid w:val="0001606C"/>
    <w:rsid w:val="00017BEE"/>
    <w:rsid w:val="00020340"/>
    <w:rsid w:val="00020AAB"/>
    <w:rsid w:val="00021C3A"/>
    <w:rsid w:val="00032E9A"/>
    <w:rsid w:val="00032FDC"/>
    <w:rsid w:val="00034C7D"/>
    <w:rsid w:val="000364CD"/>
    <w:rsid w:val="00037AC7"/>
    <w:rsid w:val="00037DC6"/>
    <w:rsid w:val="00040770"/>
    <w:rsid w:val="00042CFB"/>
    <w:rsid w:val="000465B3"/>
    <w:rsid w:val="00052B77"/>
    <w:rsid w:val="000553CA"/>
    <w:rsid w:val="00055FFB"/>
    <w:rsid w:val="0006378A"/>
    <w:rsid w:val="00066938"/>
    <w:rsid w:val="00070B61"/>
    <w:rsid w:val="00071BD3"/>
    <w:rsid w:val="00077330"/>
    <w:rsid w:val="000775C7"/>
    <w:rsid w:val="00083D79"/>
    <w:rsid w:val="00085F92"/>
    <w:rsid w:val="00087B09"/>
    <w:rsid w:val="000917C8"/>
    <w:rsid w:val="00092950"/>
    <w:rsid w:val="00094CC9"/>
    <w:rsid w:val="0009521D"/>
    <w:rsid w:val="00096827"/>
    <w:rsid w:val="00096AFD"/>
    <w:rsid w:val="000A0AAA"/>
    <w:rsid w:val="000A0B05"/>
    <w:rsid w:val="000A1C1A"/>
    <w:rsid w:val="000A6542"/>
    <w:rsid w:val="000B1582"/>
    <w:rsid w:val="000B20B5"/>
    <w:rsid w:val="000B29AC"/>
    <w:rsid w:val="000B7320"/>
    <w:rsid w:val="000C69EE"/>
    <w:rsid w:val="000C7979"/>
    <w:rsid w:val="000D2E8B"/>
    <w:rsid w:val="000D33C5"/>
    <w:rsid w:val="000E076B"/>
    <w:rsid w:val="000E305E"/>
    <w:rsid w:val="000E3EAC"/>
    <w:rsid w:val="000E42AB"/>
    <w:rsid w:val="000E4712"/>
    <w:rsid w:val="000E6920"/>
    <w:rsid w:val="000E7CF7"/>
    <w:rsid w:val="000F20E6"/>
    <w:rsid w:val="000F27C2"/>
    <w:rsid w:val="000F2EBF"/>
    <w:rsid w:val="001008F3"/>
    <w:rsid w:val="0010314E"/>
    <w:rsid w:val="00104A0E"/>
    <w:rsid w:val="001057C7"/>
    <w:rsid w:val="00106018"/>
    <w:rsid w:val="00106A93"/>
    <w:rsid w:val="0010759A"/>
    <w:rsid w:val="00112254"/>
    <w:rsid w:val="001149C4"/>
    <w:rsid w:val="00114B24"/>
    <w:rsid w:val="00117761"/>
    <w:rsid w:val="00121481"/>
    <w:rsid w:val="001214C2"/>
    <w:rsid w:val="001227C7"/>
    <w:rsid w:val="001230DC"/>
    <w:rsid w:val="001305B5"/>
    <w:rsid w:val="0013067A"/>
    <w:rsid w:val="001350BA"/>
    <w:rsid w:val="001351E2"/>
    <w:rsid w:val="00137235"/>
    <w:rsid w:val="00137C2D"/>
    <w:rsid w:val="00140548"/>
    <w:rsid w:val="00141042"/>
    <w:rsid w:val="00141673"/>
    <w:rsid w:val="00141800"/>
    <w:rsid w:val="00151BC5"/>
    <w:rsid w:val="00152C40"/>
    <w:rsid w:val="001559DF"/>
    <w:rsid w:val="00157D37"/>
    <w:rsid w:val="00163F60"/>
    <w:rsid w:val="00164C28"/>
    <w:rsid w:val="00166310"/>
    <w:rsid w:val="0016647E"/>
    <w:rsid w:val="001766EF"/>
    <w:rsid w:val="00190437"/>
    <w:rsid w:val="00191EDB"/>
    <w:rsid w:val="00193576"/>
    <w:rsid w:val="001A5ADB"/>
    <w:rsid w:val="001A5C18"/>
    <w:rsid w:val="001A767D"/>
    <w:rsid w:val="001B7F2F"/>
    <w:rsid w:val="001C214F"/>
    <w:rsid w:val="001C5614"/>
    <w:rsid w:val="001C715C"/>
    <w:rsid w:val="001C7FD1"/>
    <w:rsid w:val="001D5A3B"/>
    <w:rsid w:val="001E03C3"/>
    <w:rsid w:val="001E1729"/>
    <w:rsid w:val="001E649C"/>
    <w:rsid w:val="001E66BF"/>
    <w:rsid w:val="001F2A97"/>
    <w:rsid w:val="001F2E46"/>
    <w:rsid w:val="001F2F5F"/>
    <w:rsid w:val="001F37F1"/>
    <w:rsid w:val="001F5841"/>
    <w:rsid w:val="00202985"/>
    <w:rsid w:val="00205ECD"/>
    <w:rsid w:val="00207A41"/>
    <w:rsid w:val="00212CAF"/>
    <w:rsid w:val="002154B4"/>
    <w:rsid w:val="00216223"/>
    <w:rsid w:val="00216C65"/>
    <w:rsid w:val="002178DF"/>
    <w:rsid w:val="00217B2C"/>
    <w:rsid w:val="00220DB8"/>
    <w:rsid w:val="00221CEF"/>
    <w:rsid w:val="00224EBE"/>
    <w:rsid w:val="00225E27"/>
    <w:rsid w:val="00226176"/>
    <w:rsid w:val="002308C9"/>
    <w:rsid w:val="00232A78"/>
    <w:rsid w:val="002334E4"/>
    <w:rsid w:val="00234F6F"/>
    <w:rsid w:val="00244CED"/>
    <w:rsid w:val="002469FE"/>
    <w:rsid w:val="00247D47"/>
    <w:rsid w:val="0025291C"/>
    <w:rsid w:val="0025334D"/>
    <w:rsid w:val="002535CD"/>
    <w:rsid w:val="00254ECF"/>
    <w:rsid w:val="00255468"/>
    <w:rsid w:val="00255870"/>
    <w:rsid w:val="002600E2"/>
    <w:rsid w:val="002615F8"/>
    <w:rsid w:val="00261995"/>
    <w:rsid w:val="00264286"/>
    <w:rsid w:val="00264E62"/>
    <w:rsid w:val="00265B57"/>
    <w:rsid w:val="00266F20"/>
    <w:rsid w:val="00274B59"/>
    <w:rsid w:val="00276221"/>
    <w:rsid w:val="00277FDB"/>
    <w:rsid w:val="002852DD"/>
    <w:rsid w:val="00285EB1"/>
    <w:rsid w:val="00290210"/>
    <w:rsid w:val="00293531"/>
    <w:rsid w:val="00293B1D"/>
    <w:rsid w:val="00295E51"/>
    <w:rsid w:val="002A18EE"/>
    <w:rsid w:val="002A2179"/>
    <w:rsid w:val="002A4469"/>
    <w:rsid w:val="002B16B9"/>
    <w:rsid w:val="002B1837"/>
    <w:rsid w:val="002B3771"/>
    <w:rsid w:val="002B5FD2"/>
    <w:rsid w:val="002C1D30"/>
    <w:rsid w:val="002C2D77"/>
    <w:rsid w:val="002C3C8E"/>
    <w:rsid w:val="002C5847"/>
    <w:rsid w:val="002C7DD2"/>
    <w:rsid w:val="002C7E9A"/>
    <w:rsid w:val="002D0051"/>
    <w:rsid w:val="002D0857"/>
    <w:rsid w:val="002D16D6"/>
    <w:rsid w:val="002D390E"/>
    <w:rsid w:val="002D404C"/>
    <w:rsid w:val="002E501A"/>
    <w:rsid w:val="002E50FF"/>
    <w:rsid w:val="002E59B3"/>
    <w:rsid w:val="002E74D1"/>
    <w:rsid w:val="002F3B08"/>
    <w:rsid w:val="002F7CE6"/>
    <w:rsid w:val="00302568"/>
    <w:rsid w:val="00304BBC"/>
    <w:rsid w:val="0031268B"/>
    <w:rsid w:val="00313EFA"/>
    <w:rsid w:val="00316F03"/>
    <w:rsid w:val="00317821"/>
    <w:rsid w:val="00320C3B"/>
    <w:rsid w:val="0032641D"/>
    <w:rsid w:val="00330F8E"/>
    <w:rsid w:val="003333FF"/>
    <w:rsid w:val="003354B5"/>
    <w:rsid w:val="003376F8"/>
    <w:rsid w:val="00340BAA"/>
    <w:rsid w:val="00340F04"/>
    <w:rsid w:val="003423B5"/>
    <w:rsid w:val="00343AF2"/>
    <w:rsid w:val="00343AF9"/>
    <w:rsid w:val="00345BD9"/>
    <w:rsid w:val="003471E5"/>
    <w:rsid w:val="003523E9"/>
    <w:rsid w:val="00352534"/>
    <w:rsid w:val="003546FD"/>
    <w:rsid w:val="003601A8"/>
    <w:rsid w:val="00362FA0"/>
    <w:rsid w:val="00364C41"/>
    <w:rsid w:val="00364FA3"/>
    <w:rsid w:val="00367D02"/>
    <w:rsid w:val="00373748"/>
    <w:rsid w:val="003739D7"/>
    <w:rsid w:val="0037585B"/>
    <w:rsid w:val="00380D12"/>
    <w:rsid w:val="0038415A"/>
    <w:rsid w:val="00392CE4"/>
    <w:rsid w:val="00393142"/>
    <w:rsid w:val="00393F1E"/>
    <w:rsid w:val="003959A6"/>
    <w:rsid w:val="003A1331"/>
    <w:rsid w:val="003A14F1"/>
    <w:rsid w:val="003B2C1F"/>
    <w:rsid w:val="003B38CF"/>
    <w:rsid w:val="003B663D"/>
    <w:rsid w:val="003B68B3"/>
    <w:rsid w:val="003B754B"/>
    <w:rsid w:val="003B77B0"/>
    <w:rsid w:val="003D144B"/>
    <w:rsid w:val="003D2E23"/>
    <w:rsid w:val="003D6BC2"/>
    <w:rsid w:val="003D7053"/>
    <w:rsid w:val="003E05F6"/>
    <w:rsid w:val="003E0B9B"/>
    <w:rsid w:val="003E2A47"/>
    <w:rsid w:val="003E4EC7"/>
    <w:rsid w:val="003F0809"/>
    <w:rsid w:val="003F148A"/>
    <w:rsid w:val="003F27E4"/>
    <w:rsid w:val="003F3A9F"/>
    <w:rsid w:val="003F7B66"/>
    <w:rsid w:val="00402A5E"/>
    <w:rsid w:val="00402C98"/>
    <w:rsid w:val="00403208"/>
    <w:rsid w:val="00403455"/>
    <w:rsid w:val="0040432C"/>
    <w:rsid w:val="00404D1A"/>
    <w:rsid w:val="00410E72"/>
    <w:rsid w:val="00410EC2"/>
    <w:rsid w:val="00411CCF"/>
    <w:rsid w:val="00412219"/>
    <w:rsid w:val="00412CA5"/>
    <w:rsid w:val="00415844"/>
    <w:rsid w:val="00417EBD"/>
    <w:rsid w:val="00422DAC"/>
    <w:rsid w:val="00426555"/>
    <w:rsid w:val="00426E8C"/>
    <w:rsid w:val="00427304"/>
    <w:rsid w:val="00430710"/>
    <w:rsid w:val="004323FB"/>
    <w:rsid w:val="00433196"/>
    <w:rsid w:val="00436754"/>
    <w:rsid w:val="004529C9"/>
    <w:rsid w:val="00452C24"/>
    <w:rsid w:val="00456D93"/>
    <w:rsid w:val="004667A3"/>
    <w:rsid w:val="00466CB6"/>
    <w:rsid w:val="00472F7F"/>
    <w:rsid w:val="00477CC5"/>
    <w:rsid w:val="00482073"/>
    <w:rsid w:val="00482B2D"/>
    <w:rsid w:val="00486292"/>
    <w:rsid w:val="00487740"/>
    <w:rsid w:val="00497482"/>
    <w:rsid w:val="00497F45"/>
    <w:rsid w:val="004A1709"/>
    <w:rsid w:val="004A1A6F"/>
    <w:rsid w:val="004A3862"/>
    <w:rsid w:val="004A48D8"/>
    <w:rsid w:val="004B2841"/>
    <w:rsid w:val="004B32E5"/>
    <w:rsid w:val="004B514E"/>
    <w:rsid w:val="004B6825"/>
    <w:rsid w:val="004B7391"/>
    <w:rsid w:val="004C02F7"/>
    <w:rsid w:val="004C03EB"/>
    <w:rsid w:val="004C219E"/>
    <w:rsid w:val="004C74AF"/>
    <w:rsid w:val="004C7F9F"/>
    <w:rsid w:val="004D3A1D"/>
    <w:rsid w:val="004D73E1"/>
    <w:rsid w:val="004E0ACD"/>
    <w:rsid w:val="004E26F5"/>
    <w:rsid w:val="004E36A0"/>
    <w:rsid w:val="004E3B47"/>
    <w:rsid w:val="004E647A"/>
    <w:rsid w:val="004E76AD"/>
    <w:rsid w:val="004F01EF"/>
    <w:rsid w:val="004F7135"/>
    <w:rsid w:val="00500AC0"/>
    <w:rsid w:val="0050349B"/>
    <w:rsid w:val="005038F9"/>
    <w:rsid w:val="00503DC7"/>
    <w:rsid w:val="00506816"/>
    <w:rsid w:val="00511B87"/>
    <w:rsid w:val="005128CE"/>
    <w:rsid w:val="00513506"/>
    <w:rsid w:val="005147B3"/>
    <w:rsid w:val="00515605"/>
    <w:rsid w:val="005160B1"/>
    <w:rsid w:val="00516674"/>
    <w:rsid w:val="00517BA0"/>
    <w:rsid w:val="005255C4"/>
    <w:rsid w:val="005258E0"/>
    <w:rsid w:val="00532C53"/>
    <w:rsid w:val="005351ED"/>
    <w:rsid w:val="00535716"/>
    <w:rsid w:val="00536A99"/>
    <w:rsid w:val="00541621"/>
    <w:rsid w:val="00541A27"/>
    <w:rsid w:val="00541CDC"/>
    <w:rsid w:val="00546F9A"/>
    <w:rsid w:val="00550A6F"/>
    <w:rsid w:val="005520E0"/>
    <w:rsid w:val="00555A1C"/>
    <w:rsid w:val="0055650E"/>
    <w:rsid w:val="0056089B"/>
    <w:rsid w:val="00560942"/>
    <w:rsid w:val="00563A20"/>
    <w:rsid w:val="005656A4"/>
    <w:rsid w:val="00566FF5"/>
    <w:rsid w:val="005711C4"/>
    <w:rsid w:val="0057122B"/>
    <w:rsid w:val="00571D1E"/>
    <w:rsid w:val="00574A31"/>
    <w:rsid w:val="005758CF"/>
    <w:rsid w:val="00576FFB"/>
    <w:rsid w:val="005835B7"/>
    <w:rsid w:val="005841C3"/>
    <w:rsid w:val="00584219"/>
    <w:rsid w:val="0058462D"/>
    <w:rsid w:val="005847CC"/>
    <w:rsid w:val="00585D9B"/>
    <w:rsid w:val="0058678E"/>
    <w:rsid w:val="00587845"/>
    <w:rsid w:val="00591F24"/>
    <w:rsid w:val="00593FAA"/>
    <w:rsid w:val="00595E78"/>
    <w:rsid w:val="005A0160"/>
    <w:rsid w:val="005A1882"/>
    <w:rsid w:val="005A4BDD"/>
    <w:rsid w:val="005A5245"/>
    <w:rsid w:val="005B2AC6"/>
    <w:rsid w:val="005B738F"/>
    <w:rsid w:val="005C0A4D"/>
    <w:rsid w:val="005C0F18"/>
    <w:rsid w:val="005C35F8"/>
    <w:rsid w:val="005C3D4A"/>
    <w:rsid w:val="005C60EF"/>
    <w:rsid w:val="005C6FAC"/>
    <w:rsid w:val="005D1F10"/>
    <w:rsid w:val="005D2546"/>
    <w:rsid w:val="005D4460"/>
    <w:rsid w:val="005D472E"/>
    <w:rsid w:val="005D6C01"/>
    <w:rsid w:val="005E3B88"/>
    <w:rsid w:val="005E4B51"/>
    <w:rsid w:val="005E6080"/>
    <w:rsid w:val="005E7B65"/>
    <w:rsid w:val="005F1F4A"/>
    <w:rsid w:val="00600F7C"/>
    <w:rsid w:val="0060356E"/>
    <w:rsid w:val="00607B73"/>
    <w:rsid w:val="0061097B"/>
    <w:rsid w:val="00611169"/>
    <w:rsid w:val="006123E3"/>
    <w:rsid w:val="0061546B"/>
    <w:rsid w:val="0061550E"/>
    <w:rsid w:val="006161E0"/>
    <w:rsid w:val="00616407"/>
    <w:rsid w:val="0061795D"/>
    <w:rsid w:val="0062009D"/>
    <w:rsid w:val="0062369A"/>
    <w:rsid w:val="00623C2A"/>
    <w:rsid w:val="00625168"/>
    <w:rsid w:val="00627369"/>
    <w:rsid w:val="0063012A"/>
    <w:rsid w:val="0063325E"/>
    <w:rsid w:val="00640919"/>
    <w:rsid w:val="00647CB3"/>
    <w:rsid w:val="0065061A"/>
    <w:rsid w:val="0065117E"/>
    <w:rsid w:val="006513AB"/>
    <w:rsid w:val="00652195"/>
    <w:rsid w:val="0065692E"/>
    <w:rsid w:val="00660239"/>
    <w:rsid w:val="00660E00"/>
    <w:rsid w:val="006640A9"/>
    <w:rsid w:val="00666293"/>
    <w:rsid w:val="00667F3A"/>
    <w:rsid w:val="00671124"/>
    <w:rsid w:val="00671E6B"/>
    <w:rsid w:val="00676242"/>
    <w:rsid w:val="00680DA2"/>
    <w:rsid w:val="00685D56"/>
    <w:rsid w:val="00685D65"/>
    <w:rsid w:val="00694671"/>
    <w:rsid w:val="006A163A"/>
    <w:rsid w:val="006A2306"/>
    <w:rsid w:val="006A406D"/>
    <w:rsid w:val="006A51E7"/>
    <w:rsid w:val="006A67E9"/>
    <w:rsid w:val="006A6870"/>
    <w:rsid w:val="006B32E7"/>
    <w:rsid w:val="006B6A40"/>
    <w:rsid w:val="006C0287"/>
    <w:rsid w:val="006C03F4"/>
    <w:rsid w:val="006C33F2"/>
    <w:rsid w:val="006C48E3"/>
    <w:rsid w:val="006C4F09"/>
    <w:rsid w:val="006C5CA7"/>
    <w:rsid w:val="006C6950"/>
    <w:rsid w:val="006C7658"/>
    <w:rsid w:val="006D4789"/>
    <w:rsid w:val="006D60DC"/>
    <w:rsid w:val="006D695B"/>
    <w:rsid w:val="006D71CB"/>
    <w:rsid w:val="006E215D"/>
    <w:rsid w:val="006F2199"/>
    <w:rsid w:val="007035D2"/>
    <w:rsid w:val="007041CB"/>
    <w:rsid w:val="00705E7B"/>
    <w:rsid w:val="007074F5"/>
    <w:rsid w:val="00707675"/>
    <w:rsid w:val="007144CE"/>
    <w:rsid w:val="00716D58"/>
    <w:rsid w:val="0072497C"/>
    <w:rsid w:val="00725F98"/>
    <w:rsid w:val="007306A4"/>
    <w:rsid w:val="00733FD9"/>
    <w:rsid w:val="00744DFF"/>
    <w:rsid w:val="00745338"/>
    <w:rsid w:val="00745990"/>
    <w:rsid w:val="007459FA"/>
    <w:rsid w:val="00746D7E"/>
    <w:rsid w:val="007527E2"/>
    <w:rsid w:val="00752C5F"/>
    <w:rsid w:val="007533D8"/>
    <w:rsid w:val="00756143"/>
    <w:rsid w:val="00761356"/>
    <w:rsid w:val="00761517"/>
    <w:rsid w:val="007625A8"/>
    <w:rsid w:val="007628AA"/>
    <w:rsid w:val="00765AC5"/>
    <w:rsid w:val="00770CDD"/>
    <w:rsid w:val="0077204B"/>
    <w:rsid w:val="007729D5"/>
    <w:rsid w:val="0077664C"/>
    <w:rsid w:val="007819A5"/>
    <w:rsid w:val="0078250F"/>
    <w:rsid w:val="007858EB"/>
    <w:rsid w:val="00785C62"/>
    <w:rsid w:val="00787C80"/>
    <w:rsid w:val="0079113E"/>
    <w:rsid w:val="007941E5"/>
    <w:rsid w:val="00794424"/>
    <w:rsid w:val="007956EE"/>
    <w:rsid w:val="007962AB"/>
    <w:rsid w:val="00797D34"/>
    <w:rsid w:val="00797E93"/>
    <w:rsid w:val="007A075B"/>
    <w:rsid w:val="007A1BC9"/>
    <w:rsid w:val="007A3E3E"/>
    <w:rsid w:val="007A49AE"/>
    <w:rsid w:val="007A6403"/>
    <w:rsid w:val="007A6BAB"/>
    <w:rsid w:val="007A7CED"/>
    <w:rsid w:val="007A7DF0"/>
    <w:rsid w:val="007B12F9"/>
    <w:rsid w:val="007B19D1"/>
    <w:rsid w:val="007B1C63"/>
    <w:rsid w:val="007C3D8F"/>
    <w:rsid w:val="007D0FCF"/>
    <w:rsid w:val="007D26B4"/>
    <w:rsid w:val="007D5BCC"/>
    <w:rsid w:val="007D6BF4"/>
    <w:rsid w:val="007E29A1"/>
    <w:rsid w:val="007E3D01"/>
    <w:rsid w:val="007E759C"/>
    <w:rsid w:val="007E7F9F"/>
    <w:rsid w:val="007F6554"/>
    <w:rsid w:val="00803A28"/>
    <w:rsid w:val="00803E4E"/>
    <w:rsid w:val="00806B45"/>
    <w:rsid w:val="00807FE6"/>
    <w:rsid w:val="00810119"/>
    <w:rsid w:val="008103A9"/>
    <w:rsid w:val="00810533"/>
    <w:rsid w:val="00812266"/>
    <w:rsid w:val="008130AF"/>
    <w:rsid w:val="00821E0C"/>
    <w:rsid w:val="00826F99"/>
    <w:rsid w:val="0083004A"/>
    <w:rsid w:val="008313C6"/>
    <w:rsid w:val="00831A26"/>
    <w:rsid w:val="00833057"/>
    <w:rsid w:val="0083453C"/>
    <w:rsid w:val="00834645"/>
    <w:rsid w:val="00834CDE"/>
    <w:rsid w:val="0083709E"/>
    <w:rsid w:val="00837BF3"/>
    <w:rsid w:val="00840D70"/>
    <w:rsid w:val="008415CE"/>
    <w:rsid w:val="00841AD5"/>
    <w:rsid w:val="00841F64"/>
    <w:rsid w:val="008447F1"/>
    <w:rsid w:val="00850AC8"/>
    <w:rsid w:val="00850CDB"/>
    <w:rsid w:val="00850F93"/>
    <w:rsid w:val="008528F6"/>
    <w:rsid w:val="00856D0A"/>
    <w:rsid w:val="008578DA"/>
    <w:rsid w:val="00857B86"/>
    <w:rsid w:val="0086369C"/>
    <w:rsid w:val="00867F52"/>
    <w:rsid w:val="0088047D"/>
    <w:rsid w:val="00883D5A"/>
    <w:rsid w:val="0088774D"/>
    <w:rsid w:val="00887964"/>
    <w:rsid w:val="008900C2"/>
    <w:rsid w:val="0089303E"/>
    <w:rsid w:val="00895362"/>
    <w:rsid w:val="00895929"/>
    <w:rsid w:val="00896756"/>
    <w:rsid w:val="00896FE6"/>
    <w:rsid w:val="008972CD"/>
    <w:rsid w:val="008A19DE"/>
    <w:rsid w:val="008A1D74"/>
    <w:rsid w:val="008A2B2A"/>
    <w:rsid w:val="008A5152"/>
    <w:rsid w:val="008A6E6C"/>
    <w:rsid w:val="008B0EF6"/>
    <w:rsid w:val="008B1BE1"/>
    <w:rsid w:val="008B271A"/>
    <w:rsid w:val="008B28BB"/>
    <w:rsid w:val="008B42F9"/>
    <w:rsid w:val="008B4998"/>
    <w:rsid w:val="008B6788"/>
    <w:rsid w:val="008B7417"/>
    <w:rsid w:val="008C0B6A"/>
    <w:rsid w:val="008D06F3"/>
    <w:rsid w:val="008D1A8D"/>
    <w:rsid w:val="008D1F87"/>
    <w:rsid w:val="008D258A"/>
    <w:rsid w:val="008D5F86"/>
    <w:rsid w:val="008E07E4"/>
    <w:rsid w:val="008E22DF"/>
    <w:rsid w:val="008E28E8"/>
    <w:rsid w:val="008E5C8B"/>
    <w:rsid w:val="008E6CF4"/>
    <w:rsid w:val="008E7263"/>
    <w:rsid w:val="008E7999"/>
    <w:rsid w:val="008E7FA9"/>
    <w:rsid w:val="008F0358"/>
    <w:rsid w:val="008F49B4"/>
    <w:rsid w:val="008F4BFA"/>
    <w:rsid w:val="008F783C"/>
    <w:rsid w:val="00902EF2"/>
    <w:rsid w:val="00904935"/>
    <w:rsid w:val="0091312F"/>
    <w:rsid w:val="00913ED7"/>
    <w:rsid w:val="00915FD5"/>
    <w:rsid w:val="00920201"/>
    <w:rsid w:val="00922905"/>
    <w:rsid w:val="009278C1"/>
    <w:rsid w:val="009317AE"/>
    <w:rsid w:val="00932A9F"/>
    <w:rsid w:val="009343B6"/>
    <w:rsid w:val="0093654B"/>
    <w:rsid w:val="00936C5E"/>
    <w:rsid w:val="00943467"/>
    <w:rsid w:val="0094366E"/>
    <w:rsid w:val="0094574F"/>
    <w:rsid w:val="00945F91"/>
    <w:rsid w:val="0094651D"/>
    <w:rsid w:val="0094671C"/>
    <w:rsid w:val="009479E7"/>
    <w:rsid w:val="00953225"/>
    <w:rsid w:val="009579DF"/>
    <w:rsid w:val="009625F4"/>
    <w:rsid w:val="00966A84"/>
    <w:rsid w:val="00975714"/>
    <w:rsid w:val="00981B94"/>
    <w:rsid w:val="00983EB4"/>
    <w:rsid w:val="0098418F"/>
    <w:rsid w:val="00984675"/>
    <w:rsid w:val="00985A15"/>
    <w:rsid w:val="00986AF7"/>
    <w:rsid w:val="00987069"/>
    <w:rsid w:val="00991E53"/>
    <w:rsid w:val="00995C6A"/>
    <w:rsid w:val="009A2907"/>
    <w:rsid w:val="009A6912"/>
    <w:rsid w:val="009B25A1"/>
    <w:rsid w:val="009B2D80"/>
    <w:rsid w:val="009B42F4"/>
    <w:rsid w:val="009B4C4E"/>
    <w:rsid w:val="009B5727"/>
    <w:rsid w:val="009C294D"/>
    <w:rsid w:val="009C393E"/>
    <w:rsid w:val="009C621E"/>
    <w:rsid w:val="009C6F5E"/>
    <w:rsid w:val="009D23D1"/>
    <w:rsid w:val="009D68CC"/>
    <w:rsid w:val="009E10F3"/>
    <w:rsid w:val="009E40A3"/>
    <w:rsid w:val="009E55FD"/>
    <w:rsid w:val="00A0167B"/>
    <w:rsid w:val="00A02807"/>
    <w:rsid w:val="00A0304C"/>
    <w:rsid w:val="00A033EE"/>
    <w:rsid w:val="00A1220A"/>
    <w:rsid w:val="00A13D13"/>
    <w:rsid w:val="00A14A4B"/>
    <w:rsid w:val="00A169DA"/>
    <w:rsid w:val="00A17EB3"/>
    <w:rsid w:val="00A20509"/>
    <w:rsid w:val="00A21127"/>
    <w:rsid w:val="00A27F6B"/>
    <w:rsid w:val="00A31E36"/>
    <w:rsid w:val="00A34EED"/>
    <w:rsid w:val="00A34FBE"/>
    <w:rsid w:val="00A37C90"/>
    <w:rsid w:val="00A421B8"/>
    <w:rsid w:val="00A42BB7"/>
    <w:rsid w:val="00A45788"/>
    <w:rsid w:val="00A47510"/>
    <w:rsid w:val="00A47BC6"/>
    <w:rsid w:val="00A50DE3"/>
    <w:rsid w:val="00A52F3D"/>
    <w:rsid w:val="00A5571D"/>
    <w:rsid w:val="00A55F97"/>
    <w:rsid w:val="00A60BA8"/>
    <w:rsid w:val="00A63BE2"/>
    <w:rsid w:val="00A67F34"/>
    <w:rsid w:val="00A73A7F"/>
    <w:rsid w:val="00A75C17"/>
    <w:rsid w:val="00A81876"/>
    <w:rsid w:val="00A81FDA"/>
    <w:rsid w:val="00A901F4"/>
    <w:rsid w:val="00A908A4"/>
    <w:rsid w:val="00A93C0C"/>
    <w:rsid w:val="00AA02F3"/>
    <w:rsid w:val="00AA13C6"/>
    <w:rsid w:val="00AA46D6"/>
    <w:rsid w:val="00AA7780"/>
    <w:rsid w:val="00AB022F"/>
    <w:rsid w:val="00AB1728"/>
    <w:rsid w:val="00AB185C"/>
    <w:rsid w:val="00AB4677"/>
    <w:rsid w:val="00AC1554"/>
    <w:rsid w:val="00AC6B39"/>
    <w:rsid w:val="00AD0219"/>
    <w:rsid w:val="00AD1775"/>
    <w:rsid w:val="00AE4BA8"/>
    <w:rsid w:val="00AE5F5D"/>
    <w:rsid w:val="00AE798D"/>
    <w:rsid w:val="00AF11DF"/>
    <w:rsid w:val="00AF31C7"/>
    <w:rsid w:val="00B007BA"/>
    <w:rsid w:val="00B0094A"/>
    <w:rsid w:val="00B018F2"/>
    <w:rsid w:val="00B023AC"/>
    <w:rsid w:val="00B027A1"/>
    <w:rsid w:val="00B03A29"/>
    <w:rsid w:val="00B06EA1"/>
    <w:rsid w:val="00B120FE"/>
    <w:rsid w:val="00B12F1E"/>
    <w:rsid w:val="00B13D95"/>
    <w:rsid w:val="00B17C76"/>
    <w:rsid w:val="00B17EC7"/>
    <w:rsid w:val="00B2251A"/>
    <w:rsid w:val="00B22D51"/>
    <w:rsid w:val="00B27532"/>
    <w:rsid w:val="00B27AE4"/>
    <w:rsid w:val="00B330A7"/>
    <w:rsid w:val="00B335E6"/>
    <w:rsid w:val="00B3431E"/>
    <w:rsid w:val="00B346EB"/>
    <w:rsid w:val="00B3716C"/>
    <w:rsid w:val="00B379ED"/>
    <w:rsid w:val="00B41527"/>
    <w:rsid w:val="00B44280"/>
    <w:rsid w:val="00B44B78"/>
    <w:rsid w:val="00B4549A"/>
    <w:rsid w:val="00B46540"/>
    <w:rsid w:val="00B46BCB"/>
    <w:rsid w:val="00B52710"/>
    <w:rsid w:val="00B52B0A"/>
    <w:rsid w:val="00B55BF1"/>
    <w:rsid w:val="00B57E00"/>
    <w:rsid w:val="00B608DF"/>
    <w:rsid w:val="00B65108"/>
    <w:rsid w:val="00B720A9"/>
    <w:rsid w:val="00B722AA"/>
    <w:rsid w:val="00B77B16"/>
    <w:rsid w:val="00B81545"/>
    <w:rsid w:val="00B835EA"/>
    <w:rsid w:val="00B868C3"/>
    <w:rsid w:val="00B92D9B"/>
    <w:rsid w:val="00B943A0"/>
    <w:rsid w:val="00B96A34"/>
    <w:rsid w:val="00BA333E"/>
    <w:rsid w:val="00BA4014"/>
    <w:rsid w:val="00BA7503"/>
    <w:rsid w:val="00BB08E1"/>
    <w:rsid w:val="00BB1C80"/>
    <w:rsid w:val="00BB41E3"/>
    <w:rsid w:val="00BB5416"/>
    <w:rsid w:val="00BC2B3D"/>
    <w:rsid w:val="00BC3351"/>
    <w:rsid w:val="00BC6E2D"/>
    <w:rsid w:val="00BD0D24"/>
    <w:rsid w:val="00BD423F"/>
    <w:rsid w:val="00BE2206"/>
    <w:rsid w:val="00BE2212"/>
    <w:rsid w:val="00BE2AA3"/>
    <w:rsid w:val="00BE6170"/>
    <w:rsid w:val="00BF0EEE"/>
    <w:rsid w:val="00BF7046"/>
    <w:rsid w:val="00BF77A7"/>
    <w:rsid w:val="00BF7D2F"/>
    <w:rsid w:val="00C005C5"/>
    <w:rsid w:val="00C0598B"/>
    <w:rsid w:val="00C141C4"/>
    <w:rsid w:val="00C1504F"/>
    <w:rsid w:val="00C16B4B"/>
    <w:rsid w:val="00C21668"/>
    <w:rsid w:val="00C21A57"/>
    <w:rsid w:val="00C32C45"/>
    <w:rsid w:val="00C34E42"/>
    <w:rsid w:val="00C376F1"/>
    <w:rsid w:val="00C417FA"/>
    <w:rsid w:val="00C45729"/>
    <w:rsid w:val="00C5032A"/>
    <w:rsid w:val="00C50699"/>
    <w:rsid w:val="00C53630"/>
    <w:rsid w:val="00C538D7"/>
    <w:rsid w:val="00C569A3"/>
    <w:rsid w:val="00C57A36"/>
    <w:rsid w:val="00C57AAD"/>
    <w:rsid w:val="00C63575"/>
    <w:rsid w:val="00C63589"/>
    <w:rsid w:val="00C745F0"/>
    <w:rsid w:val="00C75FE8"/>
    <w:rsid w:val="00C84BD6"/>
    <w:rsid w:val="00C90264"/>
    <w:rsid w:val="00C905B0"/>
    <w:rsid w:val="00C966DA"/>
    <w:rsid w:val="00CA1D69"/>
    <w:rsid w:val="00CA23EA"/>
    <w:rsid w:val="00CA4775"/>
    <w:rsid w:val="00CA4B82"/>
    <w:rsid w:val="00CB3B9D"/>
    <w:rsid w:val="00CB4257"/>
    <w:rsid w:val="00CB4908"/>
    <w:rsid w:val="00CB4972"/>
    <w:rsid w:val="00CB52C8"/>
    <w:rsid w:val="00CB6027"/>
    <w:rsid w:val="00CC015F"/>
    <w:rsid w:val="00CC3B34"/>
    <w:rsid w:val="00CC4957"/>
    <w:rsid w:val="00CD276E"/>
    <w:rsid w:val="00CD31DC"/>
    <w:rsid w:val="00CD49D0"/>
    <w:rsid w:val="00CE037A"/>
    <w:rsid w:val="00CE76EB"/>
    <w:rsid w:val="00CF0EB4"/>
    <w:rsid w:val="00CF13A3"/>
    <w:rsid w:val="00CF1664"/>
    <w:rsid w:val="00CF409C"/>
    <w:rsid w:val="00CF7A6F"/>
    <w:rsid w:val="00D025ED"/>
    <w:rsid w:val="00D04F70"/>
    <w:rsid w:val="00D0576A"/>
    <w:rsid w:val="00D06AD6"/>
    <w:rsid w:val="00D0783D"/>
    <w:rsid w:val="00D128B3"/>
    <w:rsid w:val="00D14646"/>
    <w:rsid w:val="00D156F7"/>
    <w:rsid w:val="00D16A14"/>
    <w:rsid w:val="00D16F5E"/>
    <w:rsid w:val="00D214AE"/>
    <w:rsid w:val="00D21734"/>
    <w:rsid w:val="00D22CF0"/>
    <w:rsid w:val="00D22E1B"/>
    <w:rsid w:val="00D264E1"/>
    <w:rsid w:val="00D27E3B"/>
    <w:rsid w:val="00D32D09"/>
    <w:rsid w:val="00D40F99"/>
    <w:rsid w:val="00D426E7"/>
    <w:rsid w:val="00D44908"/>
    <w:rsid w:val="00D5233F"/>
    <w:rsid w:val="00D52847"/>
    <w:rsid w:val="00D5356D"/>
    <w:rsid w:val="00D5380F"/>
    <w:rsid w:val="00D554E9"/>
    <w:rsid w:val="00D57C55"/>
    <w:rsid w:val="00D61B90"/>
    <w:rsid w:val="00D6207C"/>
    <w:rsid w:val="00D65296"/>
    <w:rsid w:val="00D75C9C"/>
    <w:rsid w:val="00D7779C"/>
    <w:rsid w:val="00D815E0"/>
    <w:rsid w:val="00D8345A"/>
    <w:rsid w:val="00D83BE8"/>
    <w:rsid w:val="00D862D7"/>
    <w:rsid w:val="00D86C5B"/>
    <w:rsid w:val="00D92EC6"/>
    <w:rsid w:val="00D94613"/>
    <w:rsid w:val="00D94AFB"/>
    <w:rsid w:val="00D952A8"/>
    <w:rsid w:val="00D95541"/>
    <w:rsid w:val="00D974F5"/>
    <w:rsid w:val="00D979F5"/>
    <w:rsid w:val="00DA0D78"/>
    <w:rsid w:val="00DA3BAC"/>
    <w:rsid w:val="00DA5A07"/>
    <w:rsid w:val="00DB542B"/>
    <w:rsid w:val="00DB6652"/>
    <w:rsid w:val="00DB7877"/>
    <w:rsid w:val="00DC2FE7"/>
    <w:rsid w:val="00DC5864"/>
    <w:rsid w:val="00DC598F"/>
    <w:rsid w:val="00DC5DFD"/>
    <w:rsid w:val="00DD13AC"/>
    <w:rsid w:val="00DD27E3"/>
    <w:rsid w:val="00DD6CF5"/>
    <w:rsid w:val="00DD6E02"/>
    <w:rsid w:val="00DE1939"/>
    <w:rsid w:val="00DE2A5C"/>
    <w:rsid w:val="00DE2B2D"/>
    <w:rsid w:val="00DE4CB6"/>
    <w:rsid w:val="00DE7CD0"/>
    <w:rsid w:val="00DF335F"/>
    <w:rsid w:val="00DF4C57"/>
    <w:rsid w:val="00DF5706"/>
    <w:rsid w:val="00E06620"/>
    <w:rsid w:val="00E11B6D"/>
    <w:rsid w:val="00E138C5"/>
    <w:rsid w:val="00E13E1B"/>
    <w:rsid w:val="00E203DA"/>
    <w:rsid w:val="00E220D5"/>
    <w:rsid w:val="00E2346B"/>
    <w:rsid w:val="00E25BBA"/>
    <w:rsid w:val="00E305EF"/>
    <w:rsid w:val="00E31BF4"/>
    <w:rsid w:val="00E32108"/>
    <w:rsid w:val="00E403D1"/>
    <w:rsid w:val="00E4141C"/>
    <w:rsid w:val="00E41602"/>
    <w:rsid w:val="00E4168A"/>
    <w:rsid w:val="00E42809"/>
    <w:rsid w:val="00E42A25"/>
    <w:rsid w:val="00E436C0"/>
    <w:rsid w:val="00E4571B"/>
    <w:rsid w:val="00E457F1"/>
    <w:rsid w:val="00E45980"/>
    <w:rsid w:val="00E472BB"/>
    <w:rsid w:val="00E511C4"/>
    <w:rsid w:val="00E5155C"/>
    <w:rsid w:val="00E5249B"/>
    <w:rsid w:val="00E54ABD"/>
    <w:rsid w:val="00E55591"/>
    <w:rsid w:val="00E56EE1"/>
    <w:rsid w:val="00E57D19"/>
    <w:rsid w:val="00E60CDB"/>
    <w:rsid w:val="00E62A7D"/>
    <w:rsid w:val="00E67774"/>
    <w:rsid w:val="00E709F5"/>
    <w:rsid w:val="00E73431"/>
    <w:rsid w:val="00E7427B"/>
    <w:rsid w:val="00E7583F"/>
    <w:rsid w:val="00E80DA6"/>
    <w:rsid w:val="00E81CAF"/>
    <w:rsid w:val="00E825A8"/>
    <w:rsid w:val="00E84CE1"/>
    <w:rsid w:val="00E865D3"/>
    <w:rsid w:val="00E92DDF"/>
    <w:rsid w:val="00EA6B25"/>
    <w:rsid w:val="00EB0CD0"/>
    <w:rsid w:val="00EB55B0"/>
    <w:rsid w:val="00EB71D4"/>
    <w:rsid w:val="00EC1C2F"/>
    <w:rsid w:val="00EC2537"/>
    <w:rsid w:val="00ED0C71"/>
    <w:rsid w:val="00ED58CA"/>
    <w:rsid w:val="00ED726F"/>
    <w:rsid w:val="00ED79AB"/>
    <w:rsid w:val="00EE548A"/>
    <w:rsid w:val="00EE788A"/>
    <w:rsid w:val="00EF1485"/>
    <w:rsid w:val="00EF155F"/>
    <w:rsid w:val="00EF29BE"/>
    <w:rsid w:val="00EF2ED6"/>
    <w:rsid w:val="00F021D7"/>
    <w:rsid w:val="00F032FF"/>
    <w:rsid w:val="00F034ED"/>
    <w:rsid w:val="00F05098"/>
    <w:rsid w:val="00F05E8D"/>
    <w:rsid w:val="00F05FAD"/>
    <w:rsid w:val="00F06C84"/>
    <w:rsid w:val="00F10608"/>
    <w:rsid w:val="00F122E5"/>
    <w:rsid w:val="00F12A89"/>
    <w:rsid w:val="00F14CC1"/>
    <w:rsid w:val="00F1686A"/>
    <w:rsid w:val="00F21D2B"/>
    <w:rsid w:val="00F263CC"/>
    <w:rsid w:val="00F272E6"/>
    <w:rsid w:val="00F30C70"/>
    <w:rsid w:val="00F33490"/>
    <w:rsid w:val="00F34FAE"/>
    <w:rsid w:val="00F36BA3"/>
    <w:rsid w:val="00F3770E"/>
    <w:rsid w:val="00F40050"/>
    <w:rsid w:val="00F4537F"/>
    <w:rsid w:val="00F45873"/>
    <w:rsid w:val="00F54482"/>
    <w:rsid w:val="00F552FB"/>
    <w:rsid w:val="00F601C6"/>
    <w:rsid w:val="00F6182D"/>
    <w:rsid w:val="00F6275F"/>
    <w:rsid w:val="00F70F15"/>
    <w:rsid w:val="00F71239"/>
    <w:rsid w:val="00F76CFE"/>
    <w:rsid w:val="00F76EDE"/>
    <w:rsid w:val="00F805C1"/>
    <w:rsid w:val="00F805C9"/>
    <w:rsid w:val="00F80B90"/>
    <w:rsid w:val="00F820AD"/>
    <w:rsid w:val="00F82C0D"/>
    <w:rsid w:val="00F82CD0"/>
    <w:rsid w:val="00F835D2"/>
    <w:rsid w:val="00F85E27"/>
    <w:rsid w:val="00F95253"/>
    <w:rsid w:val="00FA0B01"/>
    <w:rsid w:val="00FA0FD2"/>
    <w:rsid w:val="00FA19FF"/>
    <w:rsid w:val="00FA729C"/>
    <w:rsid w:val="00FB128F"/>
    <w:rsid w:val="00FB1837"/>
    <w:rsid w:val="00FB6D89"/>
    <w:rsid w:val="00FC53F2"/>
    <w:rsid w:val="00FC735E"/>
    <w:rsid w:val="00FD0B42"/>
    <w:rsid w:val="00FD26D0"/>
    <w:rsid w:val="00FD4D59"/>
    <w:rsid w:val="00FD4EF9"/>
    <w:rsid w:val="00FD52DF"/>
    <w:rsid w:val="00FD70B3"/>
    <w:rsid w:val="00FD7BC4"/>
    <w:rsid w:val="00FE3B8F"/>
    <w:rsid w:val="00FE4E0A"/>
    <w:rsid w:val="00FE5B45"/>
    <w:rsid w:val="00FE63E5"/>
    <w:rsid w:val="00FE7D61"/>
    <w:rsid w:val="00FF0ADF"/>
    <w:rsid w:val="00FF11F2"/>
    <w:rsid w:val="00FF37F0"/>
    <w:rsid w:val="00FF39BF"/>
    <w:rsid w:val="00FF5D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2BBFB349"/>
  <w14:defaultImageDpi w14:val="33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81876"/>
    <w:pPr>
      <w:spacing w:after="120" w:line="360" w:lineRule="auto"/>
    </w:pPr>
    <w:rPr>
      <w:rFonts w:ascii="Times New Roman" w:hAnsi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E403D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D0219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D0219"/>
  </w:style>
  <w:style w:type="paragraph" w:styleId="Footer">
    <w:name w:val="footer"/>
    <w:basedOn w:val="Normal"/>
    <w:link w:val="FooterChar"/>
    <w:uiPriority w:val="99"/>
    <w:unhideWhenUsed/>
    <w:rsid w:val="00AD0219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D0219"/>
  </w:style>
  <w:style w:type="character" w:styleId="PageNumber">
    <w:name w:val="page number"/>
    <w:basedOn w:val="DefaultParagraphFont"/>
    <w:uiPriority w:val="99"/>
    <w:semiHidden/>
    <w:unhideWhenUsed/>
    <w:rsid w:val="00984675"/>
  </w:style>
  <w:style w:type="paragraph" w:styleId="FootnoteText">
    <w:name w:val="footnote text"/>
    <w:basedOn w:val="Normal"/>
    <w:link w:val="FootnoteTextChar"/>
    <w:uiPriority w:val="99"/>
    <w:unhideWhenUsed/>
    <w:rsid w:val="00C53630"/>
  </w:style>
  <w:style w:type="character" w:customStyle="1" w:styleId="FootnoteTextChar">
    <w:name w:val="Footnote Text Char"/>
    <w:basedOn w:val="DefaultParagraphFont"/>
    <w:link w:val="FootnoteText"/>
    <w:uiPriority w:val="99"/>
    <w:rsid w:val="00C53630"/>
  </w:style>
  <w:style w:type="character" w:styleId="FootnoteReference">
    <w:name w:val="footnote reference"/>
    <w:basedOn w:val="DefaultParagraphFont"/>
    <w:uiPriority w:val="99"/>
    <w:unhideWhenUsed/>
    <w:rsid w:val="00C53630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C6B39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6B39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04F7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04F70"/>
  </w:style>
  <w:style w:type="character" w:customStyle="1" w:styleId="CommentTextChar">
    <w:name w:val="Comment Text Char"/>
    <w:basedOn w:val="DefaultParagraphFont"/>
    <w:link w:val="CommentText"/>
    <w:uiPriority w:val="99"/>
    <w:rsid w:val="00D04F7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4F7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4F70"/>
    <w:rPr>
      <w:b/>
      <w:bCs/>
      <w:sz w:val="20"/>
      <w:szCs w:val="20"/>
    </w:rPr>
  </w:style>
  <w:style w:type="paragraph" w:customStyle="1" w:styleId="Bibliografi1">
    <w:name w:val="Bibliografi1"/>
    <w:basedOn w:val="Normal"/>
    <w:rsid w:val="00E7427B"/>
    <w:pPr>
      <w:ind w:left="720" w:hanging="720"/>
      <w:jc w:val="both"/>
    </w:pPr>
    <w:rPr>
      <w:rFonts w:ascii="Baskerville" w:hAnsi="Baskerville"/>
      <w:noProof/>
    </w:rPr>
  </w:style>
  <w:style w:type="paragraph" w:styleId="Revision">
    <w:name w:val="Revision"/>
    <w:hidden/>
    <w:uiPriority w:val="99"/>
    <w:semiHidden/>
    <w:rsid w:val="00CB4972"/>
  </w:style>
  <w:style w:type="character" w:customStyle="1" w:styleId="kortnavn">
    <w:name w:val="kortnavn"/>
    <w:basedOn w:val="DefaultParagraphFont"/>
    <w:rsid w:val="002D16D6"/>
  </w:style>
  <w:style w:type="character" w:styleId="EndnoteReference">
    <w:name w:val="endnote reference"/>
    <w:basedOn w:val="DefaultParagraphFont"/>
    <w:uiPriority w:val="99"/>
    <w:unhideWhenUsed/>
    <w:rsid w:val="004E3B47"/>
    <w:rPr>
      <w:vertAlign w:val="superscript"/>
    </w:rPr>
  </w:style>
  <w:style w:type="character" w:customStyle="1" w:styleId="e24kjd">
    <w:name w:val="e24kjd"/>
    <w:basedOn w:val="DefaultParagraphFont"/>
    <w:rsid w:val="00497482"/>
  </w:style>
  <w:style w:type="character" w:styleId="Hyperlink">
    <w:name w:val="Hyperlink"/>
    <w:basedOn w:val="DefaultParagraphFont"/>
    <w:uiPriority w:val="99"/>
    <w:unhideWhenUsed/>
    <w:rsid w:val="00511B87"/>
    <w:rPr>
      <w:color w:val="0000FF" w:themeColor="hyperlink"/>
      <w:u w:val="single"/>
    </w:rPr>
  </w:style>
  <w:style w:type="paragraph" w:styleId="EndnoteText">
    <w:name w:val="endnote text"/>
    <w:basedOn w:val="Normal"/>
    <w:link w:val="EndnoteTextChar"/>
    <w:uiPriority w:val="99"/>
    <w:unhideWhenUsed/>
    <w:rsid w:val="002B5FD2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rsid w:val="002B5FD2"/>
    <w:rPr>
      <w:rFonts w:ascii="Times New Roman" w:hAnsi="Times New Roman"/>
      <w:lang w:val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A81876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E403D1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7A3E3E"/>
    <w:pPr>
      <w:spacing w:before="240" w:after="240"/>
      <w:ind w:left="284"/>
    </w:pPr>
    <w:rPr>
      <w:rFonts w:cs="Times New Roman"/>
      <w:sz w:val="22"/>
      <w:lang w:val="en-US"/>
    </w:rPr>
  </w:style>
  <w:style w:type="character" w:customStyle="1" w:styleId="QuoteChar">
    <w:name w:val="Quote Char"/>
    <w:basedOn w:val="DefaultParagraphFont"/>
    <w:link w:val="Quote"/>
    <w:uiPriority w:val="29"/>
    <w:rsid w:val="007A3E3E"/>
    <w:rPr>
      <w:rFonts w:ascii="Times New Roman" w:hAnsi="Times New Roman" w:cs="Times New Roman"/>
      <w:sz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0859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hicagomanualofstyle.org/tools_citationguide/citation-guide-2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Kontor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46495C4-F88D-574E-8DC2-2D76820665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62</Words>
  <Characters>1924</Characters>
  <Application>Microsoft Office Word</Application>
  <DocSecurity>0</DocSecurity>
  <Lines>16</Lines>
  <Paragraphs>4</Paragraphs>
  <ScaleCrop>false</ScaleCrop>
  <Company/>
  <LinksUpToDate>false</LinksUpToDate>
  <CharactersWithSpaces>2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6-29T06:18:00Z</dcterms:created>
  <dcterms:modified xsi:type="dcterms:W3CDTF">2021-06-29T06:18:00Z</dcterms:modified>
</cp:coreProperties>
</file>